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71EDB" w14:textId="77777777" w:rsidR="008A55B5" w:rsidRDefault="00DF3496">
      <w:pPr>
        <w:pStyle w:val="papertitle"/>
        <w:rPr>
          <w:rFonts w:eastAsia="MS Mincho"/>
        </w:rPr>
      </w:pPr>
      <w:r>
        <w:rPr>
          <w:rFonts w:eastAsia="MS Mincho"/>
        </w:rPr>
        <w:t>Android Sensing Project</w:t>
      </w:r>
    </w:p>
    <w:p w14:paraId="2C80568B" w14:textId="268B6BC8" w:rsidR="008A55B5" w:rsidRDefault="00DF3496" w:rsidP="002A36D5">
      <w:pPr>
        <w:pStyle w:val="papersubtitle"/>
        <w:rPr>
          <w:rFonts w:eastAsia="MS Mincho"/>
        </w:rPr>
        <w:sectPr w:rsidR="008A55B5" w:rsidSect="006C4648">
          <w:pgSz w:w="11909" w:h="16834" w:code="9"/>
          <w:pgMar w:top="1080" w:right="734" w:bottom="2434" w:left="734" w:header="720" w:footer="720" w:gutter="0"/>
          <w:cols w:space="720"/>
          <w:docGrid w:linePitch="360"/>
        </w:sectPr>
      </w:pPr>
      <w:r>
        <w:rPr>
          <w:rFonts w:eastAsia="MS Mincho"/>
        </w:rPr>
        <w:t xml:space="preserve">Project Option 1: </w:t>
      </w:r>
      <w:r w:rsidRPr="00DF3496">
        <w:rPr>
          <w:rFonts w:eastAsia="MS Mincho"/>
        </w:rPr>
        <w:t>Bluetooth device surve</w:t>
      </w:r>
      <w:r w:rsidR="002A36D5">
        <w:rPr>
          <w:rFonts w:eastAsia="MS Mincho"/>
        </w:rPr>
        <w:t>y</w:t>
      </w:r>
    </w:p>
    <w:p w14:paraId="5284EF2E" w14:textId="605A103B" w:rsidR="008A55B5" w:rsidRDefault="002A36D5" w:rsidP="002A36D5">
      <w:pPr>
        <w:pStyle w:val="Author"/>
        <w:rPr>
          <w:rFonts w:eastAsia="MS Mincho"/>
        </w:rPr>
      </w:pPr>
      <w:r>
        <w:rPr>
          <w:rFonts w:eastAsia="MS Mincho"/>
        </w:rPr>
        <w:t>Luke Slemon</w:t>
      </w:r>
      <w:r w:rsidR="009F7882">
        <w:rPr>
          <w:rFonts w:eastAsia="MS Mincho"/>
        </w:rPr>
        <w:t xml:space="preserve"> </w:t>
      </w:r>
      <w:r>
        <w:rPr>
          <w:rFonts w:eastAsia="MS Mincho"/>
        </w:rPr>
        <w:t xml:space="preserve"> 16421694</w:t>
      </w:r>
      <w:r w:rsidR="009F7882">
        <w:rPr>
          <w:rFonts w:eastAsia="MS Mincho"/>
        </w:rPr>
        <w:t>(</w:t>
      </w:r>
      <w:r w:rsidR="009F7882" w:rsidRPr="009F7882">
        <w:rPr>
          <w:rFonts w:eastAsia="MS Mincho"/>
        </w:rPr>
        <w:t>student submitting the report</w:t>
      </w:r>
      <w:r w:rsidR="009F7882">
        <w:rPr>
          <w:rFonts w:eastAsia="MS Mincho"/>
        </w:rPr>
        <w:t>)</w:t>
      </w:r>
    </w:p>
    <w:p w14:paraId="50D8AC00" w14:textId="52D19E5E" w:rsidR="008A55B5" w:rsidRDefault="002A36D5" w:rsidP="00DF3496">
      <w:pPr>
        <w:pStyle w:val="Author"/>
        <w:rPr>
          <w:rFonts w:eastAsia="MS Mincho"/>
        </w:rPr>
      </w:pPr>
      <w:r>
        <w:rPr>
          <w:rFonts w:eastAsia="MS Mincho"/>
        </w:rPr>
        <w:t xml:space="preserve">Caolan Gilroy </w:t>
      </w:r>
    </w:p>
    <w:p w14:paraId="234B523F" w14:textId="77777777" w:rsidR="008A55B5" w:rsidRDefault="008A55B5">
      <w:pPr>
        <w:pStyle w:val="Affiliation"/>
        <w:rPr>
          <w:rFonts w:eastAsia="MS Mincho"/>
        </w:rPr>
      </w:pPr>
      <w:r>
        <w:rPr>
          <w:rFonts w:eastAsia="MS Mincho"/>
        </w:rPr>
        <w:t>line 2-name of organization, acronyms acceptable</w:t>
      </w:r>
    </w:p>
    <w:p w14:paraId="1B9EF0FD" w14:textId="77777777" w:rsidR="008A55B5" w:rsidRDefault="008A55B5">
      <w:pPr>
        <w:pStyle w:val="Affiliation"/>
        <w:rPr>
          <w:rFonts w:eastAsia="MS Mincho"/>
        </w:rPr>
      </w:pPr>
      <w:r>
        <w:rPr>
          <w:rFonts w:eastAsia="MS Mincho"/>
        </w:rPr>
        <w:t>line 3-City, Country</w:t>
      </w:r>
    </w:p>
    <w:p w14:paraId="3B8FD2EE" w14:textId="77777777" w:rsidR="008A55B5" w:rsidRDefault="008A55B5">
      <w:pPr>
        <w:pStyle w:val="Affiliation"/>
        <w:rPr>
          <w:rFonts w:eastAsia="MS Mincho"/>
        </w:rPr>
        <w:sectPr w:rsidR="008A55B5" w:rsidSect="002A36D5">
          <w:type w:val="continuous"/>
          <w:pgSz w:w="11909" w:h="16834" w:code="9"/>
          <w:pgMar w:top="1080" w:right="734" w:bottom="2434" w:left="734" w:header="720" w:footer="720" w:gutter="0"/>
          <w:cols w:space="720"/>
          <w:docGrid w:linePitch="360"/>
        </w:sectPr>
      </w:pPr>
      <w:r>
        <w:rPr>
          <w:rFonts w:eastAsia="MS Mincho"/>
        </w:rPr>
        <w:t>line 4-e-mail address if desired</w:t>
      </w:r>
    </w:p>
    <w:p w14:paraId="179BD712" w14:textId="77777777" w:rsidR="008A55B5" w:rsidRDefault="008A55B5">
      <w:pPr>
        <w:pStyle w:val="Affiliation"/>
        <w:rPr>
          <w:rFonts w:eastAsia="MS Mincho"/>
        </w:rPr>
      </w:pPr>
    </w:p>
    <w:p w14:paraId="50968283" w14:textId="77777777" w:rsidR="008A55B5" w:rsidRDefault="008A55B5">
      <w:pPr>
        <w:rPr>
          <w:rFonts w:eastAsia="MS Mincho"/>
        </w:rPr>
      </w:pPr>
    </w:p>
    <w:p w14:paraId="3919C58A" w14:textId="77777777"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14:paraId="6EEF2C80" w14:textId="2B2166DD" w:rsidR="00C515E1" w:rsidRDefault="008A55B5" w:rsidP="00C515E1">
      <w:pPr>
        <w:pStyle w:val="Abstract"/>
        <w:ind w:firstLine="0"/>
      </w:pPr>
      <w:r>
        <w:rPr>
          <w:rFonts w:eastAsia="MS Mincho"/>
          <w:i/>
          <w:iCs/>
        </w:rPr>
        <w:t>Abstract</w:t>
      </w:r>
      <w:r w:rsidR="00C515E1">
        <w:rPr>
          <w:rFonts w:eastAsia="MS Mincho"/>
        </w:rPr>
        <w:br/>
      </w:r>
      <w:r w:rsidR="00C515E1">
        <w:t xml:space="preserve">Android Applications are created for a wide range of scenarios such as locating the nearest ATM, streaming music, and ordering food.  The application outlined in this report was created as a Bluetooth Device surveyor, which scans for Bluetooth devices at  different locations. The purpose of this is to determine how many Bluetooth devices are active at any one time in a single area, and in particular what kind of device it is, i.e. Laptop, Phone, Heartbeat sensor, headphones, etc. Using the phones GPS and Bluetooth sensor, latitude, longitude, and Bluetooth device information was collected and stored to Google’s own open source Database Firebase. </w:t>
      </w:r>
    </w:p>
    <w:p w14:paraId="462B24BC" w14:textId="24784D5B" w:rsidR="008A55B5" w:rsidRDefault="0072064C">
      <w:pPr>
        <w:pStyle w:val="keywords"/>
        <w:rPr>
          <w:rFonts w:eastAsia="MS Mincho"/>
        </w:rPr>
      </w:pPr>
      <w:r>
        <w:rPr>
          <w:rFonts w:eastAsia="MS Mincho"/>
        </w:rPr>
        <w:t>Keywords—</w:t>
      </w:r>
      <w:r w:rsidR="00C515E1">
        <w:rPr>
          <w:rFonts w:eastAsia="MS Mincho"/>
        </w:rPr>
        <w:t>Android</w:t>
      </w:r>
      <w:r w:rsidR="003301AD">
        <w:rPr>
          <w:rFonts w:eastAsia="MS Mincho"/>
        </w:rPr>
        <w:t>;</w:t>
      </w:r>
      <w:r w:rsidR="00C515E1">
        <w:rPr>
          <w:rFonts w:eastAsia="MS Mincho"/>
        </w:rPr>
        <w:t>GPS</w:t>
      </w:r>
      <w:r w:rsidR="003301AD">
        <w:rPr>
          <w:rFonts w:eastAsia="MS Mincho"/>
        </w:rPr>
        <w:t>;</w:t>
      </w:r>
      <w:r w:rsidR="00C515E1">
        <w:rPr>
          <w:rFonts w:eastAsia="MS Mincho"/>
        </w:rPr>
        <w:t>Bluetooth</w:t>
      </w:r>
      <w:r w:rsidR="003301AD">
        <w:rPr>
          <w:rFonts w:eastAsia="MS Mincho"/>
        </w:rPr>
        <w:t>;</w:t>
      </w:r>
      <w:r w:rsidR="00C515E1">
        <w:rPr>
          <w:rFonts w:eastAsia="MS Mincho"/>
        </w:rPr>
        <w:t>Firebase</w:t>
      </w:r>
    </w:p>
    <w:p w14:paraId="002D1259" w14:textId="77777777" w:rsidR="008A55B5" w:rsidRDefault="008A55B5" w:rsidP="00CB1404">
      <w:pPr>
        <w:pStyle w:val="Heading1"/>
      </w:pPr>
      <w:r>
        <w:t xml:space="preserve"> Introduction </w:t>
      </w:r>
    </w:p>
    <w:p w14:paraId="47A0B471" w14:textId="3CFA75D5" w:rsidR="00C515E1" w:rsidRDefault="00C515E1" w:rsidP="00753F7B">
      <w:pPr>
        <w:pStyle w:val="BodyText"/>
      </w:pPr>
      <w:r>
        <w:t xml:space="preserve">This report details the development of two Android Applications, both of which utilize GPS location. The primary </w:t>
      </w:r>
      <w:r w:rsidR="00F20D68">
        <w:t xml:space="preserve">aim of this task was to teach students how Android development was accomplished and how to use opensource tools such as Android Studio and Firebase to create simple yet useful applications. </w:t>
      </w:r>
    </w:p>
    <w:p w14:paraId="6F873954" w14:textId="38F8743F" w:rsidR="00F264FB" w:rsidRDefault="00F264FB" w:rsidP="00753F7B">
      <w:pPr>
        <w:pStyle w:val="BodyText"/>
      </w:pPr>
      <w:r>
        <w:t>Android is a linux based operating system designed specifically for smart phones</w:t>
      </w:r>
      <w:r>
        <w:fldChar w:fldCharType="begin" w:fldLock="1"/>
      </w:r>
      <w:r>
        <w:instrText>ADDIN CSL_CITATION {"citationItems":[{"id":"ITEM-1","itemData":{"URL":"https://www.androidauthority.com/what-is-android-328076/","accessed":{"date-parts":[["2019","12","29"]]},"id":"ITEM-1","issued":{"date-parts":[["0"]]},"title":"What is Android? Everything you need to know about Google's OS","type":"webpage"},"uris":["http://www.mendeley.com/documents/?uuid=94901dab-5b50-3c8c-9239-7239d043b1fe"]}],"mendeley":{"formattedCitation":"[1]","plainTextFormattedCitation":"[1]"},"properties":{"noteIndex":0},"schema":"https://github.com/citation-style-language/schema/raw/master/csl-citation.json"}</w:instrText>
      </w:r>
      <w:r>
        <w:fldChar w:fldCharType="separate"/>
      </w:r>
      <w:r w:rsidRPr="00F264FB">
        <w:rPr>
          <w:noProof/>
        </w:rPr>
        <w:t>[1]</w:t>
      </w:r>
      <w:r>
        <w:fldChar w:fldCharType="end"/>
      </w:r>
      <w:r>
        <w:t xml:space="preserve">. It is the counter part to Apple’s IOS in the smartphone game. Android, like linux, is open source and can be modified or remodeled to make more specialized OS similar to Cyanagen. </w:t>
      </w:r>
    </w:p>
    <w:p w14:paraId="2E9066DC" w14:textId="389DF6E4" w:rsidR="00F264FB" w:rsidRDefault="00F264FB" w:rsidP="00753F7B">
      <w:pPr>
        <w:pStyle w:val="BodyText"/>
      </w:pPr>
      <w:r>
        <w:t>Android apps are typically designed using either Java or a newer language Kotlin</w:t>
      </w:r>
      <w:r w:rsidR="005D7E94">
        <w:t xml:space="preserve"> using the dedicated IDE, Android Studio. Android Studio can allow s</w:t>
      </w:r>
      <w:bookmarkStart w:id="0" w:name="_GoBack"/>
      <w:bookmarkEnd w:id="0"/>
    </w:p>
    <w:p w14:paraId="5C258FD6" w14:textId="363C6FFB" w:rsidR="008A55B5" w:rsidRPr="008D6A78" w:rsidRDefault="003301AD" w:rsidP="00753F7B">
      <w:pPr>
        <w:pStyle w:val="BodyText"/>
        <w:rPr>
          <w:highlight w:val="yellow"/>
        </w:rPr>
      </w:pPr>
      <w:r w:rsidRPr="008D6A78">
        <w:rPr>
          <w:highlight w:val="yellow"/>
        </w:rPr>
        <w:t>This report details the background and development of an Android application which …….</w:t>
      </w:r>
      <w:r w:rsidR="008A55B5" w:rsidRPr="008D6A78">
        <w:rPr>
          <w:highlight w:val="yellow"/>
        </w:rPr>
        <w:t>.</w:t>
      </w:r>
      <w:r w:rsidRPr="008D6A78">
        <w:rPr>
          <w:highlight w:val="yellow"/>
        </w:rPr>
        <w:t xml:space="preserve"> Additionally, </w:t>
      </w:r>
      <w:r w:rsidR="00DF33D8" w:rsidRPr="008D6A78">
        <w:rPr>
          <w:highlight w:val="yellow"/>
        </w:rPr>
        <w:t>an</w:t>
      </w:r>
      <w:r w:rsidR="007C7CA8" w:rsidRPr="008D6A78">
        <w:rPr>
          <w:highlight w:val="yellow"/>
        </w:rPr>
        <w:t xml:space="preserve"> application</w:t>
      </w:r>
      <w:r w:rsidRPr="008D6A78">
        <w:rPr>
          <w:highlight w:val="yellow"/>
        </w:rPr>
        <w:t xml:space="preserve"> which perform</w:t>
      </w:r>
      <w:r w:rsidR="00DF33D8" w:rsidRPr="008D6A78">
        <w:rPr>
          <w:highlight w:val="yellow"/>
        </w:rPr>
        <w:t>s</w:t>
      </w:r>
      <w:r w:rsidRPr="008D6A78">
        <w:rPr>
          <w:highlight w:val="yellow"/>
        </w:rPr>
        <w:t xml:space="preserve"> basic sensing and graphical interaction functions have been developed. </w:t>
      </w:r>
    </w:p>
    <w:p w14:paraId="280BE4BB" w14:textId="77777777" w:rsidR="003301AD" w:rsidRPr="008D6A78" w:rsidRDefault="003301AD" w:rsidP="00753F7B">
      <w:pPr>
        <w:pStyle w:val="BodyText"/>
        <w:rPr>
          <w:highlight w:val="yellow"/>
        </w:rPr>
      </w:pPr>
      <w:r w:rsidRPr="008D6A78">
        <w:rPr>
          <w:highlight w:val="yellow"/>
        </w:rPr>
        <w:t>Android is…… (details on what you learn</w:t>
      </w:r>
      <w:r w:rsidR="000D765D" w:rsidRPr="008D6A78">
        <w:rPr>
          <w:highlight w:val="yellow"/>
        </w:rPr>
        <w:t>ed</w:t>
      </w:r>
      <w:r w:rsidRPr="008D6A78">
        <w:rPr>
          <w:highlight w:val="yellow"/>
        </w:rPr>
        <w:t xml:space="preserve"> about Android and Android development)</w:t>
      </w:r>
    </w:p>
    <w:p w14:paraId="595B2311" w14:textId="12C9A1A3" w:rsidR="003301AD" w:rsidRPr="003301AD" w:rsidRDefault="00B9182A" w:rsidP="00885AF6">
      <w:pPr>
        <w:pStyle w:val="BodyText"/>
      </w:pPr>
      <w:r w:rsidRPr="008D6A78">
        <w:rPr>
          <w:highlight w:val="yellow"/>
        </w:rPr>
        <w:t>Mobile applications often require server backends to deal with data which needs to persist across devices. In this work we use…….</w:t>
      </w:r>
    </w:p>
    <w:p w14:paraId="185D1839" w14:textId="77777777" w:rsidR="003301AD" w:rsidRDefault="00184A4E" w:rsidP="003301AD">
      <w:pPr>
        <w:pStyle w:val="Heading1"/>
      </w:pPr>
      <w:r>
        <w:t xml:space="preserve">Workshop application </w:t>
      </w:r>
      <w:r w:rsidR="003301AD">
        <w:t>: GPS location Upload and Retrieval</w:t>
      </w:r>
    </w:p>
    <w:p w14:paraId="260424E6" w14:textId="3AE6BF0F" w:rsidR="00A47AA3" w:rsidRPr="00A47AA3" w:rsidRDefault="00A47AA3" w:rsidP="00A47AA3">
      <w:pPr>
        <w:pStyle w:val="Heading2"/>
        <w:numPr>
          <w:ilvl w:val="0"/>
          <w:numId w:val="0"/>
        </w:numPr>
        <w:ind w:firstLine="289"/>
        <w:rPr>
          <w:i w:val="0"/>
          <w:iCs w:val="0"/>
        </w:rPr>
      </w:pPr>
      <w:r>
        <w:rPr>
          <w:i w:val="0"/>
          <w:iCs w:val="0"/>
        </w:rPr>
        <w:t xml:space="preserve">Before working on the Bluetooth Surveyor application, a short workshop was completed where a simple GPS application that stored and retrieved GPS data </w:t>
      </w:r>
      <w:r w:rsidR="001D6C6E">
        <w:rPr>
          <w:i w:val="0"/>
          <w:iCs w:val="0"/>
        </w:rPr>
        <w:t xml:space="preserve">was developed. The aim of this workshop was to teach students to use Android Studio for creating apps, how to use the devices sensors in an application and how to store the recorded data to a Firebase database and retrieve it when it’s needed. </w:t>
      </w:r>
    </w:p>
    <w:p w14:paraId="4676FC67" w14:textId="3380FE26" w:rsidR="003301AD" w:rsidRDefault="003301AD" w:rsidP="003301AD">
      <w:pPr>
        <w:pStyle w:val="Heading2"/>
      </w:pPr>
      <w:r>
        <w:t>Application Description</w:t>
      </w:r>
    </w:p>
    <w:p w14:paraId="74EDE4F2" w14:textId="6C54E6D5" w:rsidR="007B2EB9" w:rsidRDefault="00507E65" w:rsidP="007B2EB9">
      <w:pPr>
        <w:pStyle w:val="BodyTextIndent"/>
        <w:ind w:firstLine="289"/>
        <w:jc w:val="both"/>
      </w:pPr>
      <w:r>
        <w:t xml:space="preserve">The primary function of this application was to utilize the phone’s GPS sensor to determine the location </w:t>
      </w:r>
      <w:r w:rsidR="007B2EB9">
        <w:t xml:space="preserve">of the phone every time the phone moves more than 5 meters or 10 seconds. Once the a location update is fired, the new location data is stored to the firebase database by utilizing a locationData object to abstract the data being stored to the Data base. </w:t>
      </w:r>
    </w:p>
    <w:p w14:paraId="1028576B" w14:textId="76AE55D8" w:rsidR="007B2EB9" w:rsidRDefault="007B2EB9" w:rsidP="007B2EB9">
      <w:pPr>
        <w:pStyle w:val="BodyTextIndent"/>
        <w:ind w:firstLine="289"/>
        <w:jc w:val="both"/>
      </w:pPr>
    </w:p>
    <w:p w14:paraId="19204598" w14:textId="14460E11" w:rsidR="007B2EB9" w:rsidRPr="00507E65" w:rsidRDefault="000126B1" w:rsidP="007B2EB9">
      <w:pPr>
        <w:pStyle w:val="BodyTextIndent"/>
        <w:ind w:firstLine="289"/>
        <w:jc w:val="both"/>
      </w:pPr>
      <w:r>
        <w:t xml:space="preserve">The user also has the option to force a location update at the push of a button allowing them to record their location data at will. Drop pins/markers are placed at the </w:t>
      </w:r>
      <w:r w:rsidR="00880D97">
        <w:t xml:space="preserve">stored co-ordinates, where the user can tap on the marker and are presented with the co-ordinates. </w:t>
      </w:r>
    </w:p>
    <w:p w14:paraId="55E1DFB3" w14:textId="5E9666E2" w:rsidR="003301AD" w:rsidRDefault="003301AD" w:rsidP="003301AD">
      <w:pPr>
        <w:pStyle w:val="Heading2"/>
      </w:pPr>
      <w:r>
        <w:t>Application Code and Behaviour</w:t>
      </w:r>
    </w:p>
    <w:p w14:paraId="6444EC53" w14:textId="77777777" w:rsidR="00327179" w:rsidRDefault="00327179" w:rsidP="008D6A78">
      <w:pPr>
        <w:pStyle w:val="BodyTextIndent"/>
        <w:ind w:firstLine="289"/>
        <w:jc w:val="both"/>
      </w:pPr>
    </w:p>
    <w:p w14:paraId="68F03842" w14:textId="13C1CD26" w:rsidR="00327179" w:rsidRDefault="00327179" w:rsidP="00327179">
      <w:pPr>
        <w:pStyle w:val="Heading3"/>
      </w:pPr>
      <w:r>
        <w:t>Structure</w:t>
      </w:r>
    </w:p>
    <w:p w14:paraId="230361FE" w14:textId="77777777" w:rsidR="00885AF6" w:rsidRDefault="00327179" w:rsidP="00885AF6">
      <w:pPr>
        <w:pStyle w:val="Heading3"/>
        <w:numPr>
          <w:ilvl w:val="0"/>
          <w:numId w:val="0"/>
        </w:numPr>
        <w:ind w:firstLine="289"/>
        <w:jc w:val="left"/>
        <w:rPr>
          <w:i w:val="0"/>
          <w:iCs w:val="0"/>
        </w:rPr>
      </w:pPr>
      <w:r w:rsidRPr="00327179">
        <w:rPr>
          <w:i w:val="0"/>
          <w:iCs w:val="0"/>
        </w:rPr>
        <w:t>The application is structured using a single Activity with a Map UI and a single button.</w:t>
      </w:r>
      <w:r>
        <w:rPr>
          <w:i w:val="0"/>
          <w:iCs w:val="0"/>
        </w:rPr>
        <w:t xml:space="preserve"> The single Activity (MapsActivity) </w:t>
      </w:r>
      <w:r w:rsidR="00146677">
        <w:rPr>
          <w:i w:val="0"/>
          <w:iCs w:val="0"/>
        </w:rPr>
        <w:t xml:space="preserve">handles the location updates, the permission controls, and the database read/write operations. </w:t>
      </w:r>
    </w:p>
    <w:p w14:paraId="4E6B6B70" w14:textId="53D31CD9" w:rsidR="00532D63" w:rsidRPr="00885AF6" w:rsidRDefault="00532D63" w:rsidP="00885AF6">
      <w:pPr>
        <w:pStyle w:val="Heading3"/>
        <w:numPr>
          <w:ilvl w:val="0"/>
          <w:numId w:val="0"/>
        </w:numPr>
        <w:ind w:firstLine="289"/>
        <w:jc w:val="left"/>
        <w:rPr>
          <w:i w:val="0"/>
          <w:iCs w:val="0"/>
        </w:rPr>
      </w:pPr>
      <w:r w:rsidRPr="00885AF6">
        <w:rPr>
          <w:i w:val="0"/>
          <w:iCs w:val="0"/>
        </w:rPr>
        <w:t>When the application is opened, the onCreate method is called which is used to inflate the view using the XML file, assign a button handler to the single button, check permissions and finally initiate location updates.</w:t>
      </w:r>
    </w:p>
    <w:p w14:paraId="0F2776A7" w14:textId="6386451C" w:rsidR="00532D63" w:rsidRDefault="00532D63" w:rsidP="00532D63">
      <w:pPr>
        <w:pStyle w:val="BodyTextIndent2"/>
      </w:pPr>
      <w:r>
        <w:t>Once the UI has been loaded, the onMapReady method for the Map UI is called</w:t>
      </w:r>
      <w:r w:rsidR="00885AF6">
        <w:t xml:space="preserve"> and a new data listener for the database is called either when new data is entered to the Database or when the listener is initially created.  </w:t>
      </w:r>
    </w:p>
    <w:p w14:paraId="318DB148" w14:textId="77777777" w:rsidR="00532D63" w:rsidRPr="00146677" w:rsidRDefault="00532D63" w:rsidP="00885AF6">
      <w:pPr>
        <w:jc w:val="left"/>
      </w:pPr>
    </w:p>
    <w:p w14:paraId="0CE7D598" w14:textId="31163B0F" w:rsidR="00327179" w:rsidRDefault="00146677" w:rsidP="00532D63">
      <w:pPr>
        <w:pStyle w:val="Heading3"/>
      </w:pPr>
      <w:r>
        <w:lastRenderedPageBreak/>
        <w:t>Permissions</w:t>
      </w:r>
    </w:p>
    <w:p w14:paraId="3BBBC6E1" w14:textId="48F9D921" w:rsidR="003F680C" w:rsidRDefault="00885AF6" w:rsidP="003F680C">
      <w:pPr>
        <w:ind w:firstLine="289"/>
        <w:jc w:val="left"/>
      </w:pPr>
      <w:r>
        <w:t xml:space="preserve">Before the application can access the phone’s location, the user must grant the Coarse Access Location, and Fine Access Location permissions. When requesting the User’s permission, a dialog will be presented which </w:t>
      </w:r>
      <w:r w:rsidR="008E3B1C">
        <w:t>asks them to</w:t>
      </w:r>
      <w:r>
        <w:t xml:space="preserve"> grant their permi</w:t>
      </w:r>
      <w:r w:rsidR="008E3B1C">
        <w:t xml:space="preserve">ssion in order to allow the app to record their location. </w:t>
      </w:r>
    </w:p>
    <w:p w14:paraId="42B5DB2E" w14:textId="77777777" w:rsidR="00885AF6" w:rsidRPr="00885AF6" w:rsidRDefault="00885AF6" w:rsidP="00885AF6">
      <w:pPr>
        <w:ind w:firstLine="289"/>
        <w:jc w:val="left"/>
      </w:pPr>
    </w:p>
    <w:p w14:paraId="558D69E0" w14:textId="340BA6F9" w:rsidR="00532D63" w:rsidRDefault="00532D63" w:rsidP="00532D63">
      <w:pPr>
        <w:pStyle w:val="Heading3"/>
      </w:pPr>
      <w:r>
        <w:t>GPS Location Handli</w:t>
      </w:r>
      <w:r w:rsidR="008E3B1C">
        <w:t>ng</w:t>
      </w:r>
    </w:p>
    <w:p w14:paraId="3E116C15" w14:textId="10BCF01F" w:rsidR="003F680C" w:rsidRDefault="003F680C" w:rsidP="003F680C">
      <w:pPr>
        <w:pStyle w:val="BodyTextIndent2"/>
      </w:pPr>
      <w:r>
        <w:t xml:space="preserve">After permissions have been granted, before location updates can be initiated, the app determines if the Location service or network service is enabled. If neither of them are, the user is prompted with a dialog requesting they enable their location. </w:t>
      </w:r>
    </w:p>
    <w:p w14:paraId="3B54867D" w14:textId="1C759AEA" w:rsidR="003F680C" w:rsidRDefault="00D94314" w:rsidP="00277292">
      <w:pPr>
        <w:pStyle w:val="BodyTextIndent2"/>
      </w:pPr>
      <w:r>
        <w:t xml:space="preserve">The location of the user will be determined either by using the GPS provider which utilizes three satelites to triangulate the phone’s position, or by using the network provider which performs a lookup </w:t>
      </w:r>
      <w:r w:rsidR="00277292">
        <w:t>based on nearby cell towers and WiFi access points</w:t>
      </w:r>
      <w:r w:rsidR="00277292">
        <w:fldChar w:fldCharType="begin" w:fldLock="1"/>
      </w:r>
      <w:r w:rsidR="00F264FB">
        <w:instrText>ADDIN CSL_CITATION {"citationItems":[{"id":"ITEM-1","itemData":{"URL":"https://developerlife.com/2010/10/20/gps/","accessed":{"date-parts":[["2019","12","26"]]},"id":"ITEM-1","issued":{"date-parts":[["0"]]},"title":"Android Location Providers (gps, network, passive) | developerlife.com","type":"webpage"},"uris":["http://www.mendeley.com/documents/?uuid=148c5602-8776-305f-b01d-3fa7163602a5"]}],"mendeley":{"formattedCitation":"[2]","plainTextFormattedCitation":"[2]","previouslyFormattedCitation":"[1]"},"properties":{"noteIndex":0},"schema":"https://github.com/citation-style-language/schema/raw/master/csl-citation.json"}</w:instrText>
      </w:r>
      <w:r w:rsidR="00277292">
        <w:fldChar w:fldCharType="separate"/>
      </w:r>
      <w:r w:rsidR="00F264FB" w:rsidRPr="00F264FB">
        <w:rPr>
          <w:noProof/>
        </w:rPr>
        <w:t>[2]</w:t>
      </w:r>
      <w:r w:rsidR="00277292">
        <w:fldChar w:fldCharType="end"/>
      </w:r>
      <w:r w:rsidR="00277292">
        <w:t>.</w:t>
      </w:r>
    </w:p>
    <w:p w14:paraId="66C89AE8" w14:textId="386BB177" w:rsidR="00277292" w:rsidRDefault="00277292" w:rsidP="00277292">
      <w:pPr>
        <w:pStyle w:val="BodyTextIndent2"/>
      </w:pPr>
      <w:r>
        <w:t>The application requests location updates every 27 minutes or every 100 meters. When one of these conditions is met, the onLocationChanged method of the LocationListener will be called. When this method is called, the Location object holding the Latitude and Longitude co-ordinates can be accessed and stored to the database.</w:t>
      </w:r>
    </w:p>
    <w:p w14:paraId="1683E3F2" w14:textId="60C96C15" w:rsidR="00277292" w:rsidRDefault="00277292" w:rsidP="00277292">
      <w:pPr>
        <w:pStyle w:val="BodyTextIndent2"/>
      </w:pPr>
      <w:r>
        <w:t xml:space="preserve">The </w:t>
      </w:r>
      <w:r w:rsidR="00E918FD">
        <w:t xml:space="preserve">alternative option for requesting the current location of the user is by pressing the only button in the application. Once pressed, the forceGetLocation method is called which makes a call to the SingleSotLocationProvider class requesting a single update. The single request is made to the Location Manager and the GPS co-ordinates are used to </w:t>
      </w:r>
      <w:r w:rsidR="00EE4A0B">
        <w:t>add a new marker to the Map.</w:t>
      </w:r>
    </w:p>
    <w:p w14:paraId="601A12AF" w14:textId="77777777" w:rsidR="003F680C" w:rsidRPr="003F680C" w:rsidRDefault="003F680C" w:rsidP="003F680C">
      <w:pPr>
        <w:ind w:firstLine="289"/>
        <w:jc w:val="left"/>
      </w:pPr>
    </w:p>
    <w:p w14:paraId="120D6C80" w14:textId="2A443DDE" w:rsidR="00532D63" w:rsidRDefault="00532D63" w:rsidP="00532D63">
      <w:pPr>
        <w:pStyle w:val="Heading3"/>
      </w:pPr>
      <w:r>
        <w:t>Firebase Read/Write Operations</w:t>
      </w:r>
    </w:p>
    <w:p w14:paraId="17063821" w14:textId="280D1B36" w:rsidR="00EE4A0B" w:rsidRDefault="00AA5F47" w:rsidP="00EE4A0B">
      <w:pPr>
        <w:ind w:firstLine="289"/>
        <w:jc w:val="left"/>
      </w:pPr>
      <w:r>
        <w:t>The Firebase Realtime database used for this application is a cloud based database hosted by Google. The data is stored as JSON and all devices are kept up to date when any changes occur to the data</w:t>
      </w:r>
      <w:r>
        <w:fldChar w:fldCharType="begin" w:fldLock="1"/>
      </w:r>
      <w:r w:rsidR="00F264FB">
        <w:instrText>ADDIN CSL_CITATION {"citationItems":[{"id":"ITEM-1","itemData":{"URL":"https://firebase.google.com/docs/database","accessed":{"date-parts":[["2019","12","27"]]},"id":"ITEM-1","issued":{"date-parts":[["0"]]},"title":"Firebase Realtime Database","type":"webpage"},"uris":["http://www.mendeley.com/documents/?uuid=d256439c-20e6-376a-b325-4c558d3d708a"]}],"mendeley":{"formattedCitation":"[3]","plainTextFormattedCitation":"[3]","previouslyFormattedCitation":"[2]"},"properties":{"noteIndex":0},"schema":"https://github.com/citation-style-language/schema/raw/master/csl-citation.json"}</w:instrText>
      </w:r>
      <w:r>
        <w:fldChar w:fldCharType="separate"/>
      </w:r>
      <w:r w:rsidR="00F264FB" w:rsidRPr="00F264FB">
        <w:rPr>
          <w:noProof/>
        </w:rPr>
        <w:t>[3]</w:t>
      </w:r>
      <w:r>
        <w:fldChar w:fldCharType="end"/>
      </w:r>
      <w:r>
        <w:t>.</w:t>
      </w:r>
    </w:p>
    <w:p w14:paraId="6BEC55B1" w14:textId="59BF5FE4" w:rsidR="00963F7E" w:rsidRDefault="006E039F" w:rsidP="00963F7E">
      <w:pPr>
        <w:ind w:firstLine="289"/>
        <w:jc w:val="left"/>
        <w:rPr>
          <w:i/>
          <w:iCs/>
          <w:noProof/>
        </w:rPr>
      </w:pPr>
      <w:r>
        <w:t xml:space="preserve">LocationData Objects are stored to the Database with attributes latitude, longitude, and timestamp.  </w:t>
      </w:r>
      <w:r w:rsidR="009F2906">
        <w:t>The JSON tree structure</w:t>
      </w:r>
      <w:r w:rsidR="00FC1364">
        <w:t xml:space="preserve"> detailed in Figure 1 represents how the data is structure in the database, where locations </w:t>
      </w:r>
      <w:r w:rsidR="00963F7E">
        <w:t>are a child to the head of the database and each entry is a child to locations.</w:t>
      </w:r>
      <w:r w:rsidR="00963F7E" w:rsidRPr="00963F7E">
        <w:rPr>
          <w:i/>
          <w:iCs/>
          <w:noProof/>
        </w:rPr>
        <w:t xml:space="preserve"> </w:t>
      </w:r>
    </w:p>
    <w:p w14:paraId="56D8CE95" w14:textId="254E63B0" w:rsidR="00FC1364" w:rsidRDefault="00963F7E" w:rsidP="00963F7E">
      <w:pPr>
        <w:ind w:firstLine="289"/>
      </w:pPr>
      <w:r w:rsidRPr="009F2906">
        <w:rPr>
          <w:i/>
          <w:iCs/>
          <w:noProof/>
        </w:rPr>
        <w:drawing>
          <wp:inline distT="0" distB="0" distL="0" distR="0" wp14:anchorId="18152595" wp14:editId="7E4F8A95">
            <wp:extent cx="2536190" cy="21234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4345" t="30359" r="11625" b="33873"/>
                    <a:stretch/>
                  </pic:blipFill>
                  <pic:spPr bwMode="auto">
                    <a:xfrm>
                      <a:off x="0" y="0"/>
                      <a:ext cx="2641064" cy="2211255"/>
                    </a:xfrm>
                    <a:prstGeom prst="rect">
                      <a:avLst/>
                    </a:prstGeom>
                    <a:ln>
                      <a:noFill/>
                    </a:ln>
                    <a:extLst>
                      <a:ext uri="{53640926-AAD7-44D8-BBD7-CCE9431645EC}">
                        <a14:shadowObscured xmlns:a14="http://schemas.microsoft.com/office/drawing/2010/main"/>
                      </a:ext>
                    </a:extLst>
                  </pic:spPr>
                </pic:pic>
              </a:graphicData>
            </a:graphic>
          </wp:inline>
        </w:drawing>
      </w:r>
    </w:p>
    <w:p w14:paraId="7534CC47" w14:textId="00732037" w:rsidR="00773FF0" w:rsidRPr="00963F7E" w:rsidRDefault="00963F7E" w:rsidP="00773FF0">
      <w:pPr>
        <w:widowControl w:val="0"/>
        <w:autoSpaceDE w:val="0"/>
        <w:autoSpaceDN w:val="0"/>
        <w:adjustRightInd w:val="0"/>
        <w:ind w:left="640" w:hanging="640"/>
        <w:rPr>
          <w:b/>
          <w:bCs/>
          <w:sz w:val="16"/>
          <w:szCs w:val="16"/>
        </w:rPr>
      </w:pPr>
      <w:r w:rsidRPr="00963F7E">
        <w:rPr>
          <w:b/>
          <w:bCs/>
          <w:sz w:val="16"/>
          <w:szCs w:val="16"/>
        </w:rPr>
        <w:t>Fig. 1.</w:t>
      </w:r>
      <w:r w:rsidRPr="00963F7E">
        <w:rPr>
          <w:b/>
          <w:bCs/>
          <w:sz w:val="16"/>
          <w:szCs w:val="16"/>
        </w:rPr>
        <w:tab/>
        <w:t>Example JSON tree for storing data in Fi</w:t>
      </w:r>
      <w:r w:rsidR="00773FF0">
        <w:rPr>
          <w:b/>
          <w:bCs/>
          <w:sz w:val="16"/>
          <w:szCs w:val="16"/>
        </w:rPr>
        <w:t>rebase</w:t>
      </w:r>
    </w:p>
    <w:p w14:paraId="1F136D18" w14:textId="730CED86" w:rsidR="00963F7E" w:rsidRDefault="00963F7E" w:rsidP="00963F7E">
      <w:pPr>
        <w:ind w:firstLine="289"/>
        <w:jc w:val="left"/>
      </w:pPr>
      <w:r>
        <w:t xml:space="preserve">When a location update is received, the GPS co-ordinates of the new location are wrapped in a Location Data Object before pushing to the database. To determine where the data will be stored, </w:t>
      </w:r>
      <w:r w:rsidR="00773FF0">
        <w:t>push to the database to create a new node with a unique key</w:t>
      </w:r>
      <w:r w:rsidR="00773FF0">
        <w:fldChar w:fldCharType="begin" w:fldLock="1"/>
      </w:r>
      <w:r w:rsidR="00F264FB">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4]","plainTextFormattedCitation":"[4]","previouslyFormattedCitation":"[3]"},"properties":{"noteIndex":0},"schema":"https://github.com/citation-style-language/schema/raw/master/csl-citation.json"}</w:instrText>
      </w:r>
      <w:r w:rsidR="00773FF0">
        <w:fldChar w:fldCharType="separate"/>
      </w:r>
      <w:r w:rsidR="00F264FB" w:rsidRPr="00F264FB">
        <w:rPr>
          <w:noProof/>
        </w:rPr>
        <w:t>[4]</w:t>
      </w:r>
      <w:r w:rsidR="00773FF0">
        <w:fldChar w:fldCharType="end"/>
      </w:r>
      <w:r w:rsidR="00773FF0">
        <w:t xml:space="preserve">. </w:t>
      </w:r>
      <w:r w:rsidR="0046244C">
        <w:t xml:space="preserve">Using a reference to the specified child, in this scenario it is locations, the new key is used to update the values at the new node. </w:t>
      </w:r>
    </w:p>
    <w:p w14:paraId="0D00A85E" w14:textId="49EA4DD5" w:rsidR="007E47DA" w:rsidRPr="00EE4A0B" w:rsidRDefault="0046244C" w:rsidP="007E47DA">
      <w:pPr>
        <w:ind w:firstLine="289"/>
        <w:jc w:val="left"/>
      </w:pPr>
      <w:r>
        <w:t>Reading data from the database is handled using asynchronous listeners which are triggered once for the initial state of the database, and triggered again with any subsequent database changes</w:t>
      </w:r>
      <w:r>
        <w:fldChar w:fldCharType="begin" w:fldLock="1"/>
      </w:r>
      <w:r w:rsidR="00F264FB">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4]","plainTextFormattedCitation":"[4]","previouslyFormattedCitation":"[3]"},"properties":{"noteIndex":0},"schema":"https://github.com/citation-style-language/schema/raw/master/csl-citation.json"}</w:instrText>
      </w:r>
      <w:r>
        <w:fldChar w:fldCharType="separate"/>
      </w:r>
      <w:r w:rsidR="00F264FB" w:rsidRPr="00F264FB">
        <w:rPr>
          <w:noProof/>
        </w:rPr>
        <w:t>[4]</w:t>
      </w:r>
      <w:r>
        <w:fldChar w:fldCharType="end"/>
      </w:r>
      <w:r>
        <w:t>. When the listener is triggered</w:t>
      </w:r>
      <w:r w:rsidR="007E47DA">
        <w:t xml:space="preserve">, a data snapshot, which is a picture of the state of data at a particular key in the database. The snapshot of the data can then be cast to the LocationData object to make it easier for the code to </w:t>
      </w:r>
      <w:r w:rsidR="004E6B12">
        <w:t xml:space="preserve">access it. </w:t>
      </w:r>
    </w:p>
    <w:p w14:paraId="700607B1" w14:textId="77777777" w:rsidR="003301AD" w:rsidRDefault="003301AD" w:rsidP="003301AD">
      <w:pPr>
        <w:pStyle w:val="Heading2"/>
      </w:pPr>
      <w:r>
        <w:t>Results</w:t>
      </w:r>
    </w:p>
    <w:p w14:paraId="6B0DD58B" w14:textId="08BE743C" w:rsidR="006D74A0" w:rsidRDefault="004E6B12" w:rsidP="006D74A0">
      <w:pPr>
        <w:pStyle w:val="BodyText"/>
        <w:ind w:firstLine="289"/>
      </w:pPr>
      <w:r>
        <w:t xml:space="preserve">The Application successfully recorded my location </w:t>
      </w:r>
      <w:r w:rsidR="00200ACB">
        <w:t>as seen in Figure 1, and</w:t>
      </w:r>
      <w:r w:rsidR="006D74A0">
        <w:t xml:space="preserve"> each location is matched with a timestamp to keep a record of when a user was detected. The following Figures show the UI of the Maps Activity correctly placing markers for every location saved to the Database. </w:t>
      </w:r>
    </w:p>
    <w:p w14:paraId="0D7DC4CB" w14:textId="74934313" w:rsidR="006D74A0" w:rsidRDefault="006D74A0" w:rsidP="006D74A0">
      <w:pPr>
        <w:pStyle w:val="BodyText"/>
        <w:ind w:firstLine="289"/>
      </w:pPr>
      <w:r>
        <w:t>Figure 3 shows that the onClick listener for the markers work sufficiently by opening the Marker’s title, the time and date the entry was saved. Finally, figure 4 shows the onClick listener for the Force Get Location button works because the Loading Location Alert dialog is presented to the user while the SingleShotProvider is awaiting the location update.</w:t>
      </w:r>
    </w:p>
    <w:p w14:paraId="779C8FBA" w14:textId="7807D4B2" w:rsidR="003301AD" w:rsidRDefault="004E6B12" w:rsidP="004E6B12">
      <w:pPr>
        <w:pStyle w:val="BodyText"/>
        <w:ind w:firstLine="289"/>
        <w:jc w:val="center"/>
      </w:pPr>
      <w:r>
        <w:rPr>
          <w:noProof/>
        </w:rPr>
        <w:drawing>
          <wp:inline distT="0" distB="0" distL="0" distR="0" wp14:anchorId="432967B9" wp14:editId="2E74A67F">
            <wp:extent cx="1435151" cy="2551379"/>
            <wp:effectExtent l="0" t="0" r="0" b="190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0370918_463993424319685_6475073045974220800_n.png"/>
                    <pic:cNvPicPr/>
                  </pic:nvPicPr>
                  <pic:blipFill>
                    <a:blip r:embed="rId7"/>
                    <a:stretch>
                      <a:fillRect/>
                    </a:stretch>
                  </pic:blipFill>
                  <pic:spPr>
                    <a:xfrm>
                      <a:off x="0" y="0"/>
                      <a:ext cx="1440246" cy="2560436"/>
                    </a:xfrm>
                    <a:prstGeom prst="rect">
                      <a:avLst/>
                    </a:prstGeom>
                  </pic:spPr>
                </pic:pic>
              </a:graphicData>
            </a:graphic>
          </wp:inline>
        </w:drawing>
      </w:r>
    </w:p>
    <w:p w14:paraId="4C42D0C0" w14:textId="692AC63B" w:rsidR="003301AD" w:rsidRPr="004E6B12" w:rsidRDefault="003301AD" w:rsidP="004E6B12">
      <w:pPr>
        <w:pStyle w:val="BodyText"/>
        <w:ind w:firstLine="0"/>
        <w:jc w:val="center"/>
        <w:rPr>
          <w:b/>
          <w:bCs/>
        </w:rPr>
      </w:pPr>
      <w:r w:rsidRPr="004E6B12">
        <w:rPr>
          <w:b/>
          <w:bCs/>
          <w:sz w:val="16"/>
          <w:szCs w:val="16"/>
        </w:rPr>
        <w:t>Fig. 2.</w:t>
      </w:r>
      <w:r w:rsidRPr="004E6B12">
        <w:rPr>
          <w:b/>
          <w:bCs/>
          <w:sz w:val="16"/>
          <w:szCs w:val="16"/>
        </w:rPr>
        <w:tab/>
      </w:r>
      <w:r w:rsidR="004E6B12">
        <w:rPr>
          <w:b/>
          <w:bCs/>
          <w:sz w:val="16"/>
          <w:szCs w:val="16"/>
        </w:rPr>
        <w:t>Maps Activity UI with markers for every saved location</w:t>
      </w:r>
    </w:p>
    <w:p w14:paraId="3A4F2B18" w14:textId="2EB91367" w:rsidR="008A55B5" w:rsidRDefault="00200ACB" w:rsidP="00200ACB">
      <w:pPr>
        <w:pStyle w:val="BodyText"/>
        <w:jc w:val="center"/>
      </w:pPr>
      <w:r>
        <w:rPr>
          <w:noProof/>
        </w:rPr>
        <w:lastRenderedPageBreak/>
        <w:drawing>
          <wp:inline distT="0" distB="0" distL="0" distR="0" wp14:anchorId="1FB3FFBA" wp14:editId="57664508">
            <wp:extent cx="1401064" cy="2490780"/>
            <wp:effectExtent l="0" t="0" r="8890" b="508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0419079_757031418156114_4310398379055120384_n.png"/>
                    <pic:cNvPicPr/>
                  </pic:nvPicPr>
                  <pic:blipFill>
                    <a:blip r:embed="rId8"/>
                    <a:stretch>
                      <a:fillRect/>
                    </a:stretch>
                  </pic:blipFill>
                  <pic:spPr>
                    <a:xfrm>
                      <a:off x="0" y="0"/>
                      <a:ext cx="1405456" cy="2498588"/>
                    </a:xfrm>
                    <a:prstGeom prst="rect">
                      <a:avLst/>
                    </a:prstGeom>
                  </pic:spPr>
                </pic:pic>
              </a:graphicData>
            </a:graphic>
          </wp:inline>
        </w:drawing>
      </w:r>
    </w:p>
    <w:p w14:paraId="263F6903" w14:textId="23E17F80" w:rsidR="00200ACB" w:rsidRPr="004E6B12" w:rsidRDefault="00200ACB" w:rsidP="00200ACB">
      <w:pPr>
        <w:pStyle w:val="BodyText"/>
        <w:ind w:firstLine="0"/>
        <w:jc w:val="center"/>
        <w:rPr>
          <w:b/>
          <w:bCs/>
        </w:rPr>
      </w:pPr>
      <w:r w:rsidRPr="004E6B12">
        <w:rPr>
          <w:b/>
          <w:bCs/>
          <w:sz w:val="16"/>
          <w:szCs w:val="16"/>
        </w:rPr>
        <w:t xml:space="preserve">Fig. </w:t>
      </w:r>
      <w:r>
        <w:rPr>
          <w:b/>
          <w:bCs/>
          <w:sz w:val="16"/>
          <w:szCs w:val="16"/>
        </w:rPr>
        <w:t>3</w:t>
      </w:r>
      <w:r w:rsidRPr="004E6B12">
        <w:rPr>
          <w:b/>
          <w:bCs/>
          <w:sz w:val="16"/>
          <w:szCs w:val="16"/>
        </w:rPr>
        <w:t>.</w:t>
      </w:r>
      <w:r w:rsidRPr="004E6B12">
        <w:rPr>
          <w:b/>
          <w:bCs/>
          <w:sz w:val="16"/>
          <w:szCs w:val="16"/>
        </w:rPr>
        <w:tab/>
      </w:r>
      <w:r>
        <w:rPr>
          <w:b/>
          <w:bCs/>
          <w:sz w:val="16"/>
          <w:szCs w:val="16"/>
        </w:rPr>
        <w:t xml:space="preserve">Maps Activity UI with </w:t>
      </w:r>
      <w:r>
        <w:rPr>
          <w:b/>
          <w:bCs/>
          <w:sz w:val="16"/>
          <w:szCs w:val="16"/>
        </w:rPr>
        <w:t>marker title presented after marker clicked</w:t>
      </w:r>
    </w:p>
    <w:p w14:paraId="0D2A2E50" w14:textId="617BE032" w:rsidR="00200ACB" w:rsidRDefault="006D74A0" w:rsidP="00200ACB">
      <w:pPr>
        <w:pStyle w:val="BodyText"/>
        <w:jc w:val="center"/>
      </w:pPr>
      <w:r>
        <w:rPr>
          <w:noProof/>
        </w:rPr>
        <w:drawing>
          <wp:inline distT="0" distB="0" distL="0" distR="0" wp14:anchorId="32629110" wp14:editId="7ACB39F8">
            <wp:extent cx="1885950" cy="3352800"/>
            <wp:effectExtent l="0" t="0" r="0" b="0"/>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0524729_573821513194770_6115394342665322496_n.png"/>
                    <pic:cNvPicPr/>
                  </pic:nvPicPr>
                  <pic:blipFill>
                    <a:blip r:embed="rId9"/>
                    <a:stretch>
                      <a:fillRect/>
                    </a:stretch>
                  </pic:blipFill>
                  <pic:spPr>
                    <a:xfrm>
                      <a:off x="0" y="0"/>
                      <a:ext cx="1887452" cy="3355470"/>
                    </a:xfrm>
                    <a:prstGeom prst="rect">
                      <a:avLst/>
                    </a:prstGeom>
                  </pic:spPr>
                </pic:pic>
              </a:graphicData>
            </a:graphic>
          </wp:inline>
        </w:drawing>
      </w:r>
    </w:p>
    <w:p w14:paraId="6854B6CD" w14:textId="71BE85B7" w:rsidR="006D74A0" w:rsidRPr="006D74A0" w:rsidRDefault="006D74A0" w:rsidP="00200ACB">
      <w:pPr>
        <w:pStyle w:val="BodyText"/>
        <w:jc w:val="center"/>
        <w:rPr>
          <w:b/>
          <w:bCs/>
          <w:sz w:val="16"/>
          <w:szCs w:val="16"/>
        </w:rPr>
      </w:pPr>
      <w:r>
        <w:rPr>
          <w:b/>
          <w:bCs/>
          <w:sz w:val="16"/>
          <w:szCs w:val="16"/>
        </w:rPr>
        <w:t>Fig4.</w:t>
      </w:r>
      <w:r>
        <w:rPr>
          <w:b/>
          <w:bCs/>
          <w:sz w:val="16"/>
          <w:szCs w:val="16"/>
        </w:rPr>
        <w:tab/>
        <w:t xml:space="preserve">Maps Activity UI with alert Dialog presented after force get location pressed. </w:t>
      </w:r>
    </w:p>
    <w:p w14:paraId="20F2926E" w14:textId="77777777" w:rsidR="00200ACB" w:rsidRDefault="00200ACB" w:rsidP="00200ACB">
      <w:pPr>
        <w:pStyle w:val="BodyText"/>
      </w:pPr>
    </w:p>
    <w:p w14:paraId="0A350D4A" w14:textId="0542D607" w:rsidR="008A55B5" w:rsidRPr="00CB1404" w:rsidRDefault="00963C5B" w:rsidP="00CB1404">
      <w:pPr>
        <w:pStyle w:val="Heading1"/>
      </w:pPr>
      <w:r>
        <w:t xml:space="preserve">Project Application: </w:t>
      </w:r>
      <w:r w:rsidR="00F20D68">
        <w:t>Bluetooth Surveyor</w:t>
      </w:r>
    </w:p>
    <w:p w14:paraId="304B93FE" w14:textId="26BD9B04" w:rsidR="003F3F64" w:rsidRDefault="003F3F64" w:rsidP="00794210">
      <w:pPr>
        <w:pStyle w:val="BodyText2"/>
      </w:pPr>
      <w:r>
        <w:t xml:space="preserve">     </w:t>
      </w:r>
      <w:r w:rsidR="00F20D68">
        <w:t xml:space="preserve">The Bluetooth Surveyor Application was developed as a tool to determine how many devices leave their Bluetooth active and what kind of device was detected. This could be a useful tool for cybersecurity experts ensuring their system has no physical entry points for any hackers. Hackers can potentially gain remote access via a Bluetooth Keyboard. A cybersecurity expert can potentially use this tool to then locate any pitfalls and see how easily devices be located from a hacker’s position (i.e. public toilet next door). </w:t>
      </w:r>
    </w:p>
    <w:p w14:paraId="5E795562" w14:textId="1A1F710A" w:rsidR="00963C5B" w:rsidRDefault="00963C5B" w:rsidP="00963C5B">
      <w:pPr>
        <w:pStyle w:val="Heading2"/>
      </w:pPr>
      <w:r>
        <w:t>Application Description</w:t>
      </w:r>
    </w:p>
    <w:p w14:paraId="43405DEE" w14:textId="7C57AFFE" w:rsidR="00F26652" w:rsidRPr="00F26652" w:rsidRDefault="00F26652" w:rsidP="00507E65">
      <w:pPr>
        <w:pStyle w:val="Affiliation"/>
      </w:pPr>
      <w:r>
        <w:t xml:space="preserve">The application </w:t>
      </w:r>
    </w:p>
    <w:p w14:paraId="37483969" w14:textId="1E0F7311" w:rsidR="00963C5B" w:rsidRDefault="00963C5B" w:rsidP="00963C5B">
      <w:pPr>
        <w:pStyle w:val="Heading2"/>
      </w:pPr>
      <w:r>
        <w:t>Application Code and Behaviour</w:t>
      </w:r>
    </w:p>
    <w:p w14:paraId="51BE27FE" w14:textId="38591857" w:rsidR="003E5E9E" w:rsidRDefault="003E5E9E" w:rsidP="003E5E9E">
      <w:pPr>
        <w:pStyle w:val="Heading3"/>
      </w:pPr>
      <w:r>
        <w:t>Application Structure</w:t>
      </w:r>
    </w:p>
    <w:p w14:paraId="4D07A39C" w14:textId="7E6434FC" w:rsidR="008E3B1C" w:rsidRPr="008E3B1C" w:rsidRDefault="008E3B1C" w:rsidP="008E3B1C">
      <w:pPr>
        <w:pStyle w:val="Heading3"/>
      </w:pPr>
      <w:r>
        <w:t>Permissions</w:t>
      </w:r>
    </w:p>
    <w:p w14:paraId="33AEA331" w14:textId="35C351C8" w:rsidR="003E5E9E" w:rsidRDefault="003E5E9E" w:rsidP="003E5E9E">
      <w:pPr>
        <w:pStyle w:val="Heading3"/>
      </w:pPr>
      <w:r>
        <w:t>Firebase</w:t>
      </w:r>
    </w:p>
    <w:p w14:paraId="21252D71" w14:textId="7F7B3D34" w:rsidR="003E5E9E" w:rsidRDefault="003E5E9E" w:rsidP="003E5E9E">
      <w:pPr>
        <w:pStyle w:val="Heading3"/>
      </w:pPr>
      <w:r>
        <w:t>GPS</w:t>
      </w:r>
    </w:p>
    <w:p w14:paraId="35E7E3C2" w14:textId="5D375BFD" w:rsidR="003E5E9E" w:rsidRPr="003E5E9E" w:rsidRDefault="003E5E9E" w:rsidP="003E5E9E">
      <w:pPr>
        <w:pStyle w:val="Heading3"/>
      </w:pPr>
      <w:r>
        <w:t xml:space="preserve">Bluetooth </w:t>
      </w:r>
    </w:p>
    <w:p w14:paraId="74F7E625" w14:textId="77777777" w:rsidR="00963C5B" w:rsidRDefault="00963C5B" w:rsidP="00963C5B">
      <w:pPr>
        <w:pStyle w:val="Heading2"/>
      </w:pPr>
      <w:r>
        <w:t>Results</w:t>
      </w:r>
    </w:p>
    <w:p w14:paraId="6545124C" w14:textId="77777777" w:rsidR="00963C5B" w:rsidRDefault="00963C5B" w:rsidP="00963C5B">
      <w:pPr>
        <w:pStyle w:val="BodyText"/>
      </w:pPr>
      <w:r>
        <w:t>Describe your results here together with some small screenshots (not just the full screen but the actual pieces you want to show nicely cut out) in figures with figure caption. Also figures should always appear after you refer to them in text, and you must always refer to figures in text.</w:t>
      </w:r>
    </w:p>
    <w:p w14:paraId="25DBED5D" w14:textId="10D61F53" w:rsidR="00963C5B" w:rsidRDefault="002A36D5" w:rsidP="00963C5B">
      <w:pPr>
        <w:pStyle w:val="BodyText"/>
        <w:ind w:firstLine="0"/>
      </w:pPr>
      <w:r>
        <w:rPr>
          <w:noProof/>
        </w:rPr>
        <mc:AlternateContent>
          <mc:Choice Requires="wps">
            <w:drawing>
              <wp:inline distT="0" distB="0" distL="0" distR="0" wp14:anchorId="04844358" wp14:editId="5052BAD3">
                <wp:extent cx="3237230" cy="1143000"/>
                <wp:effectExtent l="8255" t="10795" r="12065" b="8255"/>
                <wp:docPr id="2"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230" cy="1143000"/>
                        </a:xfrm>
                        <a:prstGeom prst="rect">
                          <a:avLst/>
                        </a:prstGeom>
                        <a:solidFill>
                          <a:srgbClr val="FFFFFF"/>
                        </a:solidFill>
                        <a:ln w="9525">
                          <a:solidFill>
                            <a:srgbClr val="000000"/>
                          </a:solidFill>
                          <a:miter lim="800000"/>
                          <a:headEnd/>
                          <a:tailEnd/>
                        </a:ln>
                      </wps:spPr>
                      <wps:txbx>
                        <w:txbxContent>
                          <w:p w14:paraId="3AB024E2" w14:textId="77777777" w:rsidR="00963C5B" w:rsidRDefault="00963C5B" w:rsidP="00963C5B">
                            <w:pPr>
                              <w:pStyle w:val="BodyText"/>
                            </w:pPr>
                            <w:r>
                              <w:t xml:space="preserve">We suggest that you use a text box to insert a graphic </w:t>
                            </w:r>
                          </w:p>
                        </w:txbxContent>
                      </wps:txbx>
                      <wps:bodyPr rot="0" vert="horz" wrap="square" lIns="91440" tIns="45720" rIns="91440" bIns="45720" anchor="t" anchorCtr="0" upright="1">
                        <a:noAutofit/>
                      </wps:bodyPr>
                    </wps:wsp>
                  </a:graphicData>
                </a:graphic>
              </wp:inline>
            </w:drawing>
          </mc:Choice>
          <mc:Fallback>
            <w:pict>
              <v:shapetype w14:anchorId="04844358" id="_x0000_t202" coordsize="21600,21600" o:spt="202" path="m,l,21600r21600,l21600,xe">
                <v:stroke joinstyle="miter"/>
                <v:path gradientshapeok="t" o:connecttype="rect"/>
              </v:shapetype>
              <v:shape id="Text Box 3" o:spid="_x0000_s1026" type="#_x0000_t202" style="width:254.9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">
                <v:textbox>
                  <w:txbxContent>
                    <w:p w14:paraId="3AB024E2" w14:textId="77777777" w:rsidR="00963C5B" w:rsidRDefault="00963C5B" w:rsidP="00963C5B">
                      <w:pPr>
                        <w:pStyle w:val="BodyText"/>
                      </w:pPr>
                      <w:r>
                        <w:t xml:space="preserve">We suggest that you use a text box to insert a graphic </w:t>
                      </w:r>
                    </w:p>
                  </w:txbxContent>
                </v:textbox>
                <w10:anchorlock/>
              </v:shape>
            </w:pict>
          </mc:Fallback>
        </mc:AlternateContent>
      </w:r>
      <w:r w:rsidR="00963C5B">
        <w:t xml:space="preserve"> </w:t>
      </w:r>
      <w:r w:rsidR="00963C5B" w:rsidRPr="003301AD">
        <w:t>Fig. 1.</w:t>
      </w:r>
      <w:r w:rsidR="00963C5B" w:rsidRPr="003301AD">
        <w:tab/>
        <w:t xml:space="preserve">Example of a figure caption. </w:t>
      </w:r>
    </w:p>
    <w:p w14:paraId="012DD704" w14:textId="50B3520B" w:rsidR="00963C5B" w:rsidRDefault="002A36D5" w:rsidP="00963C5B">
      <w:pPr>
        <w:pStyle w:val="BodyText"/>
        <w:ind w:firstLine="0"/>
      </w:pPr>
      <w:r>
        <w:rPr>
          <w:noProof/>
        </w:rPr>
        <mc:AlternateContent>
          <mc:Choice Requires="wps">
            <w:drawing>
              <wp:inline distT="0" distB="0" distL="0" distR="0" wp14:anchorId="7A58CFA4" wp14:editId="10C7812D">
                <wp:extent cx="3237230" cy="1143000"/>
                <wp:effectExtent l="8255" t="9525" r="12065" b="9525"/>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7230" cy="1143000"/>
                        </a:xfrm>
                        <a:prstGeom prst="rect">
                          <a:avLst/>
                        </a:prstGeom>
                        <a:solidFill>
                          <a:srgbClr val="FFFFFF"/>
                        </a:solidFill>
                        <a:ln w="9525">
                          <a:solidFill>
                            <a:srgbClr val="000000"/>
                          </a:solidFill>
                          <a:miter lim="800000"/>
                          <a:headEnd/>
                          <a:tailEnd/>
                        </a:ln>
                      </wps:spPr>
                      <wps:txbx>
                        <w:txbxContent>
                          <w:p w14:paraId="63E35D5A" w14:textId="77777777" w:rsidR="00963C5B" w:rsidRDefault="00963C5B" w:rsidP="00963C5B">
                            <w:pPr>
                              <w:pStyle w:val="BodyText"/>
                            </w:pPr>
                            <w:r>
                              <w:t xml:space="preserve">We suggest that you use a text box to insert a graphic </w:t>
                            </w:r>
                          </w:p>
                        </w:txbxContent>
                      </wps:txbx>
                      <wps:bodyPr rot="0" vert="horz" wrap="square" lIns="91440" tIns="45720" rIns="91440" bIns="45720" anchor="t" anchorCtr="0" upright="1">
                        <a:noAutofit/>
                      </wps:bodyPr>
                    </wps:wsp>
                  </a:graphicData>
                </a:graphic>
              </wp:inline>
            </w:drawing>
          </mc:Choice>
          <mc:Fallback>
            <w:pict>
              <v:shape w14:anchorId="7A58CFA4" id="Text Box 2" o:spid="_x0000_s1027" type="#_x0000_t202" style="width:254.9pt;height:9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">
                <v:textbox>
                  <w:txbxContent>
                    <w:p w14:paraId="63E35D5A" w14:textId="77777777" w:rsidR="00963C5B" w:rsidRDefault="00963C5B" w:rsidP="00963C5B">
                      <w:pPr>
                        <w:pStyle w:val="BodyText"/>
                      </w:pPr>
                      <w:r>
                        <w:t xml:space="preserve">We suggest that you use a text box to insert a graphic </w:t>
                      </w:r>
                    </w:p>
                  </w:txbxContent>
                </v:textbox>
                <w10:anchorlock/>
              </v:shape>
            </w:pict>
          </mc:Fallback>
        </mc:AlternateContent>
      </w:r>
      <w:r w:rsidR="00963C5B">
        <w:t xml:space="preserve"> Fig. 2.</w:t>
      </w:r>
      <w:r w:rsidR="00963C5B">
        <w:tab/>
        <w:t xml:space="preserve">Example of a figure caption. </w:t>
      </w:r>
    </w:p>
    <w:p w14:paraId="569E59D7" w14:textId="77777777" w:rsidR="008A55B5" w:rsidRDefault="00963C5B">
      <w:pPr>
        <w:pStyle w:val="Heading5"/>
        <w:rPr>
          <w:rFonts w:eastAsia="MS Mincho"/>
        </w:rPr>
      </w:pPr>
      <w:r>
        <w:rPr>
          <w:rFonts w:eastAsia="MS Mincho"/>
        </w:rPr>
        <w:t>Conclusions</w:t>
      </w:r>
      <w:r w:rsidR="008A55B5">
        <w:rPr>
          <w:rFonts w:eastAsia="MS Mincho"/>
        </w:rPr>
        <w:t xml:space="preserve"> </w:t>
      </w:r>
    </w:p>
    <w:p w14:paraId="7FCB24C2" w14:textId="4CAA171B" w:rsidR="00EE4362" w:rsidRDefault="00963C5B" w:rsidP="00794210">
      <w:pPr>
        <w:pStyle w:val="BodyText"/>
      </w:pPr>
      <w:r>
        <w:t xml:space="preserve">Conclude on all that you have done and described and the outcomes of the work. </w:t>
      </w:r>
      <w:r w:rsidR="003A7C61">
        <w:t xml:space="preserve">Describe any difficulty </w:t>
      </w:r>
      <w:r w:rsidR="0030198E">
        <w:t xml:space="preserve">that you experienced </w:t>
      </w:r>
      <w:r w:rsidR="003A7C61">
        <w:t xml:space="preserve">or new knowledge you acquired. </w:t>
      </w:r>
      <w:r>
        <w:t>This may be a slight repetition of the conclusions also shown in the abstract.</w:t>
      </w:r>
      <w:r w:rsidR="008654E6">
        <w:t xml:space="preserve"> You should include a few references in your work, this can take the form of web addresses, however, a web address must be accompanied by a title like a regular reference and also by a date you accessed it, as shown in [1].</w:t>
      </w:r>
    </w:p>
    <w:p w14:paraId="622F09FA" w14:textId="34453F60" w:rsidR="008A55B5" w:rsidRDefault="008A55B5" w:rsidP="00794210">
      <w:pPr>
        <w:pStyle w:val="Heading5"/>
        <w:rPr>
          <w:rFonts w:eastAsia="MS Mincho"/>
        </w:rPr>
      </w:pPr>
      <w:r>
        <w:rPr>
          <w:rFonts w:eastAsia="MS Mincho"/>
        </w:rPr>
        <w:t>References</w:t>
      </w:r>
    </w:p>
    <w:p w14:paraId="3DB111B8" w14:textId="4C8E2E1C" w:rsidR="00F264FB" w:rsidRPr="00F264FB" w:rsidRDefault="00773FF0" w:rsidP="00F264FB">
      <w:pPr>
        <w:widowControl w:val="0"/>
        <w:autoSpaceDE w:val="0"/>
        <w:autoSpaceDN w:val="0"/>
        <w:adjustRightInd w:val="0"/>
        <w:ind w:left="640" w:hanging="640"/>
        <w:rPr>
          <w:noProof/>
          <w:sz w:val="16"/>
          <w:szCs w:val="24"/>
        </w:rPr>
      </w:pPr>
      <w:r w:rsidRPr="00773FF0">
        <w:rPr>
          <w:rFonts w:eastAsia="MS Mincho"/>
          <w:sz w:val="16"/>
          <w:szCs w:val="16"/>
        </w:rPr>
        <w:fldChar w:fldCharType="begin" w:fldLock="1"/>
      </w:r>
      <w:r w:rsidRPr="00773FF0">
        <w:rPr>
          <w:rFonts w:eastAsia="MS Mincho"/>
          <w:sz w:val="16"/>
          <w:szCs w:val="16"/>
        </w:rPr>
        <w:instrText xml:space="preserve">ADDIN Mendeley Bibliography CSL_BIBLIOGRAPHY </w:instrText>
      </w:r>
      <w:r w:rsidRPr="00773FF0">
        <w:rPr>
          <w:rFonts w:eastAsia="MS Mincho"/>
          <w:sz w:val="16"/>
          <w:szCs w:val="16"/>
        </w:rPr>
        <w:fldChar w:fldCharType="separate"/>
      </w:r>
      <w:r w:rsidR="00F264FB" w:rsidRPr="00F264FB">
        <w:rPr>
          <w:noProof/>
          <w:sz w:val="16"/>
          <w:szCs w:val="24"/>
        </w:rPr>
        <w:t>[1]</w:t>
      </w:r>
      <w:r w:rsidR="00F264FB" w:rsidRPr="00F264FB">
        <w:rPr>
          <w:noProof/>
          <w:sz w:val="16"/>
          <w:szCs w:val="24"/>
        </w:rPr>
        <w:tab/>
        <w:t>“What is Android? Everything you need to know about Google’s OS.” [Online]. Available: https://www.androidauthority.com/what-is-android-328076/. [Accessed: 29-Dec-2019].</w:t>
      </w:r>
    </w:p>
    <w:p w14:paraId="4D01A66C" w14:textId="77777777" w:rsidR="00F264FB" w:rsidRPr="00F264FB" w:rsidRDefault="00F264FB" w:rsidP="00F264FB">
      <w:pPr>
        <w:widowControl w:val="0"/>
        <w:autoSpaceDE w:val="0"/>
        <w:autoSpaceDN w:val="0"/>
        <w:adjustRightInd w:val="0"/>
        <w:ind w:left="640" w:hanging="640"/>
        <w:rPr>
          <w:noProof/>
          <w:sz w:val="16"/>
          <w:szCs w:val="24"/>
        </w:rPr>
      </w:pPr>
      <w:r w:rsidRPr="00F264FB">
        <w:rPr>
          <w:noProof/>
          <w:sz w:val="16"/>
          <w:szCs w:val="24"/>
        </w:rPr>
        <w:t>[2]</w:t>
      </w:r>
      <w:r w:rsidRPr="00F264FB">
        <w:rPr>
          <w:noProof/>
          <w:sz w:val="16"/>
          <w:szCs w:val="24"/>
        </w:rPr>
        <w:tab/>
        <w:t>“Android Location Providers (gps, network, passive) | developerlife.com.” [Online]. Available: https://developerlife.com/2010/10/20/gps/. [Accessed: 26-Dec-2019].</w:t>
      </w:r>
    </w:p>
    <w:p w14:paraId="535A4A43" w14:textId="77777777" w:rsidR="00F264FB" w:rsidRPr="00F264FB" w:rsidRDefault="00F264FB" w:rsidP="00F264FB">
      <w:pPr>
        <w:widowControl w:val="0"/>
        <w:autoSpaceDE w:val="0"/>
        <w:autoSpaceDN w:val="0"/>
        <w:adjustRightInd w:val="0"/>
        <w:ind w:left="640" w:hanging="640"/>
        <w:rPr>
          <w:noProof/>
          <w:sz w:val="16"/>
          <w:szCs w:val="24"/>
        </w:rPr>
      </w:pPr>
      <w:r w:rsidRPr="00F264FB">
        <w:rPr>
          <w:noProof/>
          <w:sz w:val="16"/>
          <w:szCs w:val="24"/>
        </w:rPr>
        <w:t>[3]</w:t>
      </w:r>
      <w:r w:rsidRPr="00F264FB">
        <w:rPr>
          <w:noProof/>
          <w:sz w:val="16"/>
          <w:szCs w:val="24"/>
        </w:rPr>
        <w:tab/>
        <w:t>“Firebase Realtime Database.” [Online]. Available: https://firebase.google.com/docs/database. [Accessed: 27-Dec-2019].</w:t>
      </w:r>
    </w:p>
    <w:p w14:paraId="49DFBBB0" w14:textId="77777777" w:rsidR="00F264FB" w:rsidRPr="00F264FB" w:rsidRDefault="00F264FB" w:rsidP="00F264FB">
      <w:pPr>
        <w:widowControl w:val="0"/>
        <w:autoSpaceDE w:val="0"/>
        <w:autoSpaceDN w:val="0"/>
        <w:adjustRightInd w:val="0"/>
        <w:ind w:left="640" w:hanging="640"/>
        <w:rPr>
          <w:noProof/>
          <w:sz w:val="16"/>
        </w:rPr>
      </w:pPr>
      <w:r w:rsidRPr="00F264FB">
        <w:rPr>
          <w:noProof/>
          <w:sz w:val="16"/>
          <w:szCs w:val="24"/>
        </w:rPr>
        <w:t>[4]</w:t>
      </w:r>
      <w:r w:rsidRPr="00F264FB">
        <w:rPr>
          <w:noProof/>
          <w:sz w:val="16"/>
          <w:szCs w:val="24"/>
        </w:rPr>
        <w:tab/>
        <w:t>“Saving Data  |  Firebase Realtime Database.” [Online]. Available: https://firebase.google.com/docs/database/admin/save-data. [Accessed: 27-Dec-2019].</w:t>
      </w:r>
    </w:p>
    <w:p w14:paraId="34E7DE44" w14:textId="2F3A861A" w:rsidR="008A55B5" w:rsidRDefault="00773FF0" w:rsidP="00794210">
      <w:pPr>
        <w:jc w:val="left"/>
        <w:rPr>
          <w:rFonts w:eastAsia="MS Mincho"/>
        </w:rPr>
        <w:sectPr w:rsidR="008A55B5" w:rsidSect="004445B3">
          <w:type w:val="continuous"/>
          <w:pgSz w:w="11909" w:h="16834" w:code="9"/>
          <w:pgMar w:top="1080" w:right="734" w:bottom="2434" w:left="734" w:header="720" w:footer="720" w:gutter="0"/>
          <w:cols w:num="2" w:space="360"/>
          <w:docGrid w:linePitch="360"/>
        </w:sectPr>
      </w:pPr>
      <w:r w:rsidRPr="00773FF0">
        <w:rPr>
          <w:rFonts w:eastAsia="MS Mincho"/>
          <w:sz w:val="16"/>
          <w:szCs w:val="16"/>
        </w:rPr>
        <w:fldChar w:fldCharType="end"/>
      </w:r>
    </w:p>
    <w:p w14:paraId="3E469665" w14:textId="77777777" w:rsidR="008A55B5" w:rsidRDefault="008A55B5" w:rsidP="00276735">
      <w:pPr>
        <w:jc w:val="both"/>
      </w:pPr>
    </w:p>
    <w:sectPr w:rsidR="008A55B5"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sz w:val="16"/>
        <w:szCs w:val="16"/>
        <w:vertAlign w:val="superscript"/>
        <w14:shadow w14:blurRad="0" w14:dist="0" w14:dir="0" w14:sx="0" w14:sy="0" w14:kx="0" w14:ky="0" w14:algn="none">
          <w14:srgbClr w14:val="000000"/>
        </w14:shadow>
        <w14:textOutline w14:w="0" w14:cap="rnd" w14:cmpd="sng" w14:algn="ctr">
          <w14:noFill/>
          <w14:prstDash w14:val="solid"/>
          <w14:bevel/>
        </w14:textOutline>
        <w14:textFill>
          <w14:solidFill>
            <w14:srgbClr w14:val="000000"/>
          </w14:solidFill>
        </w14:textFill>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4"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6"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8"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2"/>
  </w:num>
  <w:num w:numId="2">
    <w:abstractNumId w:val="6"/>
  </w:num>
  <w:num w:numId="3">
    <w:abstractNumId w:val="1"/>
  </w:num>
  <w:num w:numId="4">
    <w:abstractNumId w:val="4"/>
  </w:num>
  <w:num w:numId="5">
    <w:abstractNumId w:val="4"/>
  </w:num>
  <w:num w:numId="6">
    <w:abstractNumId w:val="4"/>
  </w:num>
  <w:num w:numId="7">
    <w:abstractNumId w:val="4"/>
  </w:num>
  <w:num w:numId="8">
    <w:abstractNumId w:val="5"/>
  </w:num>
  <w:num w:numId="9">
    <w:abstractNumId w:val="7"/>
  </w:num>
  <w:num w:numId="10">
    <w:abstractNumId w:val="3"/>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zszQwNTUyNDUzMjNT0lEKTi0uzszPAykwrAUA4JloSiwAAAA="/>
  </w:docVars>
  <w:rsids>
    <w:rsidRoot w:val="003A59A6"/>
    <w:rsid w:val="000126B1"/>
    <w:rsid w:val="000353DC"/>
    <w:rsid w:val="00036EF9"/>
    <w:rsid w:val="0004390D"/>
    <w:rsid w:val="00067558"/>
    <w:rsid w:val="00082A94"/>
    <w:rsid w:val="000B23DB"/>
    <w:rsid w:val="000B4641"/>
    <w:rsid w:val="000D765D"/>
    <w:rsid w:val="0010711E"/>
    <w:rsid w:val="001235C9"/>
    <w:rsid w:val="00127EDD"/>
    <w:rsid w:val="00146677"/>
    <w:rsid w:val="00184A4E"/>
    <w:rsid w:val="001D6C6E"/>
    <w:rsid w:val="00200ACB"/>
    <w:rsid w:val="00276735"/>
    <w:rsid w:val="00277292"/>
    <w:rsid w:val="002864A3"/>
    <w:rsid w:val="002A36D5"/>
    <w:rsid w:val="002B3B81"/>
    <w:rsid w:val="0030198E"/>
    <w:rsid w:val="00327179"/>
    <w:rsid w:val="003301AD"/>
    <w:rsid w:val="00366311"/>
    <w:rsid w:val="003A47B5"/>
    <w:rsid w:val="003A59A6"/>
    <w:rsid w:val="003A7C61"/>
    <w:rsid w:val="003E5E9E"/>
    <w:rsid w:val="003F3F64"/>
    <w:rsid w:val="003F680C"/>
    <w:rsid w:val="004059FE"/>
    <w:rsid w:val="004419D6"/>
    <w:rsid w:val="004445B3"/>
    <w:rsid w:val="0046244C"/>
    <w:rsid w:val="004E6B12"/>
    <w:rsid w:val="00507E65"/>
    <w:rsid w:val="00532D63"/>
    <w:rsid w:val="005448FC"/>
    <w:rsid w:val="005B520E"/>
    <w:rsid w:val="005B535B"/>
    <w:rsid w:val="005D7E94"/>
    <w:rsid w:val="006108A4"/>
    <w:rsid w:val="006C4648"/>
    <w:rsid w:val="006D74A0"/>
    <w:rsid w:val="006E039F"/>
    <w:rsid w:val="0072064C"/>
    <w:rsid w:val="00743C9C"/>
    <w:rsid w:val="007442B3"/>
    <w:rsid w:val="00753F7B"/>
    <w:rsid w:val="00773FF0"/>
    <w:rsid w:val="0078398E"/>
    <w:rsid w:val="00787C5A"/>
    <w:rsid w:val="007919DE"/>
    <w:rsid w:val="00794210"/>
    <w:rsid w:val="007B2EB9"/>
    <w:rsid w:val="007C0308"/>
    <w:rsid w:val="007C7CA8"/>
    <w:rsid w:val="007E47DA"/>
    <w:rsid w:val="008014D2"/>
    <w:rsid w:val="008054BC"/>
    <w:rsid w:val="008654E6"/>
    <w:rsid w:val="00876E4F"/>
    <w:rsid w:val="00880D97"/>
    <w:rsid w:val="00885AF6"/>
    <w:rsid w:val="008965D8"/>
    <w:rsid w:val="008A55B5"/>
    <w:rsid w:val="008A75C8"/>
    <w:rsid w:val="008D6A78"/>
    <w:rsid w:val="008E3B1C"/>
    <w:rsid w:val="00963C5B"/>
    <w:rsid w:val="00963F7E"/>
    <w:rsid w:val="0097508D"/>
    <w:rsid w:val="009C47F0"/>
    <w:rsid w:val="009F2906"/>
    <w:rsid w:val="009F7882"/>
    <w:rsid w:val="00A47AA3"/>
    <w:rsid w:val="00A510F7"/>
    <w:rsid w:val="00AA5F47"/>
    <w:rsid w:val="00AC6519"/>
    <w:rsid w:val="00B4629E"/>
    <w:rsid w:val="00B9182A"/>
    <w:rsid w:val="00C515E1"/>
    <w:rsid w:val="00CB1404"/>
    <w:rsid w:val="00CB66E6"/>
    <w:rsid w:val="00D1747B"/>
    <w:rsid w:val="00D9156D"/>
    <w:rsid w:val="00D94314"/>
    <w:rsid w:val="00DF33D8"/>
    <w:rsid w:val="00DF3496"/>
    <w:rsid w:val="00E55F3F"/>
    <w:rsid w:val="00E91219"/>
    <w:rsid w:val="00E918FD"/>
    <w:rsid w:val="00EA506F"/>
    <w:rsid w:val="00ED72A4"/>
    <w:rsid w:val="00EE4362"/>
    <w:rsid w:val="00EE4A0B"/>
    <w:rsid w:val="00EF18D7"/>
    <w:rsid w:val="00EF1E8A"/>
    <w:rsid w:val="00EF3A1A"/>
    <w:rsid w:val="00F155B5"/>
    <w:rsid w:val="00F20D68"/>
    <w:rsid w:val="00F264FB"/>
    <w:rsid w:val="00F26652"/>
    <w:rsid w:val="00FC1364"/>
    <w:rsid w:val="00FC1A37"/>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362B12"/>
  <w15:chartTrackingRefBased/>
  <w15:docId w15:val="{906B6DAD-FBAB-401E-B55A-745E3CDB3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semiHidden="1" w:uiPriority="37" w:unhideWhenUsed="1"/>
    <w:lsdException w:name="Grid Table 3" w:semiHidden="1" w:uiPriority="39" w:unhideWhenUsed="1"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5B535B"/>
    <w:pPr>
      <w:jc w:val="center"/>
    </w:pPr>
    <w:rPr>
      <w:rFonts w:ascii="Times New Roman" w:hAnsi="Times New Roman"/>
      <w:lang w:val="en-US" w:eastAsia="en-US"/>
    </w:rPr>
  </w:style>
  <w:style w:type="paragraph" w:styleId="Heading1">
    <w:name w:val="heading 1"/>
    <w:basedOn w:val="Normal"/>
    <w:next w:val="Normal"/>
    <w:link w:val="Heading1Char"/>
    <w:uiPriority w:val="99"/>
    <w:qFormat/>
    <w:rsid w:val="00CB1404"/>
    <w:pPr>
      <w:keepNext/>
      <w:keepLines/>
      <w:numPr>
        <w:numId w:val="5"/>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5"/>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5"/>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99"/>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styleId="Hyperlink">
    <w:name w:val="Hyperlink"/>
    <w:uiPriority w:val="99"/>
    <w:unhideWhenUsed/>
    <w:rsid w:val="008654E6"/>
    <w:rPr>
      <w:color w:val="0000FF"/>
      <w:u w:val="single"/>
    </w:rPr>
  </w:style>
  <w:style w:type="paragraph" w:styleId="BalloonText">
    <w:name w:val="Balloon Text"/>
    <w:basedOn w:val="Normal"/>
    <w:link w:val="BalloonTextChar"/>
    <w:uiPriority w:val="99"/>
    <w:semiHidden/>
    <w:unhideWhenUsed/>
    <w:rsid w:val="009F7882"/>
    <w:rPr>
      <w:sz w:val="18"/>
      <w:szCs w:val="18"/>
    </w:rPr>
  </w:style>
  <w:style w:type="character" w:customStyle="1" w:styleId="BalloonTextChar">
    <w:name w:val="Balloon Text Char"/>
    <w:link w:val="BalloonText"/>
    <w:uiPriority w:val="99"/>
    <w:semiHidden/>
    <w:rsid w:val="009F7882"/>
    <w:rPr>
      <w:rFonts w:ascii="Times New Roman" w:hAnsi="Times New Roman"/>
      <w:sz w:val="18"/>
      <w:szCs w:val="18"/>
      <w:lang w:val="en-US" w:eastAsia="en-US"/>
    </w:rPr>
  </w:style>
  <w:style w:type="paragraph" w:styleId="BodyTextIndent">
    <w:name w:val="Body Text Indent"/>
    <w:basedOn w:val="Normal"/>
    <w:link w:val="BodyTextIndentChar"/>
    <w:uiPriority w:val="99"/>
    <w:unhideWhenUsed/>
    <w:rsid w:val="00507E65"/>
    <w:pPr>
      <w:ind w:firstLine="720"/>
    </w:pPr>
  </w:style>
  <w:style w:type="character" w:customStyle="1" w:styleId="BodyTextIndentChar">
    <w:name w:val="Body Text Indent Char"/>
    <w:basedOn w:val="DefaultParagraphFont"/>
    <w:link w:val="BodyTextIndent"/>
    <w:uiPriority w:val="99"/>
    <w:rsid w:val="00507E65"/>
    <w:rPr>
      <w:rFonts w:ascii="Times New Roman" w:hAnsi="Times New Roman"/>
      <w:lang w:val="en-US" w:eastAsia="en-US"/>
    </w:rPr>
  </w:style>
  <w:style w:type="paragraph" w:styleId="BodyText2">
    <w:name w:val="Body Text 2"/>
    <w:basedOn w:val="Normal"/>
    <w:link w:val="BodyText2Char"/>
    <w:uiPriority w:val="99"/>
    <w:unhideWhenUsed/>
    <w:rsid w:val="00532D63"/>
    <w:pPr>
      <w:jc w:val="left"/>
    </w:pPr>
  </w:style>
  <w:style w:type="character" w:customStyle="1" w:styleId="BodyText2Char">
    <w:name w:val="Body Text 2 Char"/>
    <w:basedOn w:val="DefaultParagraphFont"/>
    <w:link w:val="BodyText2"/>
    <w:uiPriority w:val="99"/>
    <w:rsid w:val="00532D63"/>
    <w:rPr>
      <w:rFonts w:ascii="Times New Roman" w:hAnsi="Times New Roman"/>
      <w:lang w:val="en-US" w:eastAsia="en-US"/>
    </w:rPr>
  </w:style>
  <w:style w:type="paragraph" w:styleId="BodyTextIndent2">
    <w:name w:val="Body Text Indent 2"/>
    <w:basedOn w:val="Normal"/>
    <w:link w:val="BodyTextIndent2Char"/>
    <w:uiPriority w:val="99"/>
    <w:unhideWhenUsed/>
    <w:rsid w:val="00532D63"/>
    <w:pPr>
      <w:ind w:firstLine="289"/>
      <w:jc w:val="left"/>
    </w:pPr>
  </w:style>
  <w:style w:type="character" w:customStyle="1" w:styleId="BodyTextIndent2Char">
    <w:name w:val="Body Text Indent 2 Char"/>
    <w:basedOn w:val="DefaultParagraphFont"/>
    <w:link w:val="BodyTextIndent2"/>
    <w:uiPriority w:val="99"/>
    <w:rsid w:val="00532D63"/>
    <w:rPr>
      <w:rFonts w:ascii="Times New Roman" w:hAnsi="Times New Roman"/>
      <w:lang w:val="en-US" w:eastAsia="en-US"/>
    </w:rPr>
  </w:style>
  <w:style w:type="table" w:styleId="TableGrid">
    <w:name w:val="Table Grid"/>
    <w:basedOn w:val="TableNormal"/>
    <w:uiPriority w:val="59"/>
    <w:rsid w:val="009F29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unhideWhenUsed/>
    <w:rsid w:val="00773FF0"/>
    <w:pPr>
      <w:widowControl w:val="0"/>
      <w:autoSpaceDE w:val="0"/>
      <w:autoSpaceDN w:val="0"/>
      <w:adjustRightInd w:val="0"/>
      <w:ind w:left="640" w:hanging="640"/>
    </w:pPr>
    <w:rPr>
      <w:noProof/>
      <w:szCs w:val="24"/>
    </w:rPr>
  </w:style>
  <w:style w:type="character" w:customStyle="1" w:styleId="BodyTextIndent3Char">
    <w:name w:val="Body Text Indent 3 Char"/>
    <w:basedOn w:val="DefaultParagraphFont"/>
    <w:link w:val="BodyTextIndent3"/>
    <w:uiPriority w:val="99"/>
    <w:rsid w:val="00773FF0"/>
    <w:rPr>
      <w:rFonts w:ascii="Times New Roman" w:hAnsi="Times New Roman"/>
      <w:noProof/>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0A0CD-651E-4A25-BC5E-A61E9419DC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32</TotalTime>
  <Pages>4</Pages>
  <Words>1943</Words>
  <Characters>11080</Characters>
  <Application>Microsoft Office Word</Application>
  <DocSecurity>0</DocSecurity>
  <Lines>92</Lines>
  <Paragraphs>2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2998</CharactersWithSpaces>
  <SharedDoc>false</SharedDoc>
  <HLinks>
    <vt:vector size="6" baseType="variant">
      <vt:variant>
        <vt:i4>5439552</vt:i4>
      </vt:variant>
      <vt:variant>
        <vt:i4>12</vt:i4>
      </vt:variant>
      <vt:variant>
        <vt:i4>0</vt:i4>
      </vt:variant>
      <vt:variant>
        <vt:i4>5</vt:i4>
      </vt:variant>
      <vt:variant>
        <vt:lpwstr>https://www.android.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Luke Slemon</dc:creator>
  <cp:keywords/>
  <cp:lastModifiedBy>Luke Slemon</cp:lastModifiedBy>
  <cp:revision>11</cp:revision>
  <cp:lastPrinted>2016-11-11T09:09:00Z</cp:lastPrinted>
  <dcterms:created xsi:type="dcterms:W3CDTF">2019-12-24T13:56:00Z</dcterms:created>
  <dcterms:modified xsi:type="dcterms:W3CDTF">2019-12-29T0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ef1f53-0647-3a77-bee8-3ee6c24e37b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